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<?xml version='1.0' encoding='UTF-8' standalone='yes'?>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>
      <w:pPr>
        <w:pStyle w:val="Title"/>
      </w:pPr>
      <w:r>
        <w:t xml:space="preserve">A Comprehensive Test Document: </w:t>
      </w:r>
      <w:r>
        <w:rPr>
          <w:b/>
        </w:rPr>
        <w:t>Features</w:t>
      </w:r>
      <w:r>
        <w:t xml:space="preserve"> and </w:t>
      </w:r>
      <w:r>
        <w:rPr>
          <w:i/>
        </w:rPr>
        <w:t>Examples</w:t>
      </w:r>
    </w:p>
    <w:p>
      <w:pPr>
        <w:pStyle w:val="Heading1"/>
      </w:pPr>
      <w:r>
        <w:t>Introduction and Basic Formatting</w:t>
      </w:r>
    </w:p>
    <w:p>
      <w:r>
        <w:t xml:space="preserve">This document serves as a comprehensive test for the LaTeX to DOCX converter. It includes various LaTeX elements to ensure they are processed correctly. Here is some </w:t>
      </w:r>
      <w:r>
        <w:rPr>
          <w:b/>
        </w:rPr>
        <w:t>bold text</w:t>
      </w:r>
      <w:r>
        <w:t xml:space="preserve">, and here is some </w:t>
      </w:r>
      <w:r>
        <w:rPr>
          <w:i/>
        </w:rPr>
        <w:t>italic text</w:t>
      </w:r>
      <w:r>
        <w:t xml:space="preserve">. Sometimes, we have </w:t>
      </w:r>
      <w:r>
        <w:rPr>
          <w:b/>
        </w:rPr>
        <w:t>bold</w:t>
      </w:r>
      <w:r>
        <w:t xml:space="preserve"> and </w:t>
      </w:r>
      <w:r>
        <w:rPr>
          <w:i/>
        </w:rPr>
        <w:t>italic</w:t>
      </w:r>
      <w:r>
        <w:t xml:space="preserve"> text right next to each other. Let's test a citation here: According to </w:t>
      </w:r>
      <w:r>
        <w:fldSimple w:instr=" ADDIN ZOTERO_ITEM CSL_CITATION {&quot;citationID&quot;: &quot;f5027752-755e-401b-8c37-f5d0aa7fb843&quot;, &quot;properties&quot;: {&quot;plainCitation&quot;: &quot;test_key_intro_2023, Chapter 1, p.~10&quot;}, &quot;citationItems&quot;: [{&quot;itemData&quot;: {&quot;id&quot;: &quot;test_key_intro_2023&quot;, &quot;type&quot;: &quot;book&quot;}, &quot;prefix&quot;: &quot;Chapter 1, p.~10&quot;, &quot;suffix&quot;: &quot;&quot;, &quot;uris&quot;: [&quot;http://zotero.org/users/local/placeholder/items/test_key_intro_2023&quot;]}], &quot;schema&quot;: &quot;https://github.com/citation-style-language/schema/raw/master/csl-citation.json&quot;}">
          <w:r>
            <w:t>test_key_intro_2023, Chapter 1, p.~10</w:t>
          </w:r>
        </w:fldSimple>
      </w:r>
      <w:r>
        <w:t>, this is a good start.</w:t>
      </w:r>
    </w:p>
    <w:p>
      <w:pPr>
        <w:pStyle w:val="Heading2"/>
      </w:pPr>
      <w:r>
        <w:t>Paragraphs and Citations</w:t>
      </w:r>
    </w:p>
    <w:p>
      <w:r>
        <w:t xml:space="preserve">Paragraphs can contain multiple sentences. They can also contain various citation styles. For example, a parenthetical citation looks like this: </w:t>
      </w:r>
      <w:r>
        <w:fldSimple w:instr=" ADDIN ZOTERO_ITEM CSL_CITATION {&quot;citationID&quot;: &quot;e02f07f0-cff7-4ebf-916f-a850efac4314&quot;, &quot;properties&quot;: {&quot;plainCitation&quot;: &quot;(test_key_para_A_2022, test_key_para_B_2022)&quot;}, &quot;citationItems&quot;: [{&quot;itemData&quot;: {&quot;id&quot;: &quot;test_key_para_A_2022&quot;, &quot;type&quot;: &quot;book&quot;}, &quot;prefix&quot;: &quot;&quot;, &quot;suffix&quot;: &quot;&quot;, &quot;uris&quot;: [&quot;http://zotero.org/users/local/placeholder/items/test_key_para_A_2022&quot;]}, {&quot;itemData&quot;: {&quot;id&quot;: &quot;test_key_para_B_2022&quot;, &quot;type&quot;: &quot;book&quot;}, &quot;prefix&quot;: &quot;&quot;, &quot;suffix&quot;: &quot;&quot;, &quot;uris&quot;: [&quot;http://zotero.org/users/local/placeholder/items/test_key_para_B_2022&quot;]}], &quot;schema&quot;: &quot;https://github.com/citation-style-language/schema/raw/master/csl-citation.json&quot;}">
          <w:r>
            <w:t>(test_key_para_A_2022, test_key_para_B_2022)</w:t>
          </w:r>
        </w:fldSimple>
      </w:r>
      <w:r>
        <w:t xml:space="preserve">. We can also include prenotes in parenthetical citations, such as </w:t>
      </w:r>
      <w:r>
        <w:fldSimple w:instr=" ADDIN ZOTERO_ITEM CSL_CITATION {&quot;citationID&quot;: &quot;74747326-24fb-4df4-bd4b-fc1836439458&quot;, &quot;properties&quot;: {&quot;plainCitation&quot;: &quot;(see details in][Section 2; test_key_para_C_2021)&quot;}, &quot;citationItems&quot;: [{&quot;itemData&quot;: {&quot;id&quot;: &quot;test_key_para_C_2021&quot;, &quot;type&quot;: &quot;book&quot;}, &quot;prefix&quot;: &quot;see details in][Section 2&quot;, &quot;suffix&quot;: &quot;&quot;, &quot;uris&quot;: [&quot;http://zotero.org/users/local/placeholder/items/test_key_para_C_2021&quot;]}], &quot;schema&quot;: &quot;https://github.com/citation-style-language/schema/raw/master/csl-citation.json&quot;}">
          <w:r>
            <w:t>(see details in][Section 2; test_key_para_C_2021)</w:t>
          </w:r>
        </w:fldSimple>
      </w:r>
      <w:r>
        <w:t xml:space="preserve">. The author is </w:t>
      </w:r>
      <w:r>
        <w:fldSimple w:instr=" ADDIN ZOTERO_ITEM CSL_CITATION {&quot;citationID&quot;: &quot;68acd07c-c026-4ff1-9e68-631a7bbfffd1&quot;, &quot;properties&quot;: {&quot;plainCitation&quot;: &quot;test_key_author_2000&quot;}, &quot;citationItems&quot;: [{&quot;itemData&quot;: {&quot;id&quot;: &quot;test_key_author_2000&quot;, &quot;type&quot;: &quot;book&quot;}, &quot;prefix&quot;: &quot;&quot;, &quot;suffix&quot;: &quot;&quot;, &quot;uris&quot;: [&quot;http://zotero.org/users/local/placeholder/items/test_key_author_2000&quot;]}], &quot;schema&quot;: &quot;https://github.com/citation-style-language/schema/raw/master/csl-citation.json&quot;}">
          <w:r>
            <w:t>test_key_author_2000</w:t>
          </w:r>
        </w:fldSimple>
      </w:r>
      <w:r>
        <w:t xml:space="preserve"> and the year is </w:t>
      </w:r>
      <w:r>
        <w:fldSimple w:instr=" ADDIN ZOTERO_ITEM CSL_CITATION {&quot;citationID&quot;: &quot;32f6f908-de01-4bff-abbf-dd3162669c33&quot;, &quot;properties&quot;: {&quot;plainCitation&quot;: &quot;(around page 5; test_key_year_1999)&quot;}, &quot;citationItems&quot;: [{&quot;itemData&quot;: {&quot;id&quot;: &quot;test_key_year_1999&quot;, &quot;type&quot;: &quot;book&quot;}, &quot;prefix&quot;: &quot;around page 5&quot;, &quot;suffix&quot;: &quot;&quot;, &quot;uris&quot;: [&quot;http://zotero.org/users/local/placeholder/items/test_key_year_1999&quot;]}], &quot;schema&quot;: &quot;https://github.com/citation-style-language/schema/raw/master/csl-citation.json&quot;}">
          <w:r>
            <w:t>(around page 5; test_key_year_1999)</w:t>
          </w:r>
        </w:fldSimple>
      </w:r>
      <w:r>
        <w:t xml:space="preserve">. This is </w:t>
      </w:r>
      <w:r>
        <w:rPr>
          <w:b/>
        </w:rPr>
        <w:t>important text</w:t>
      </w:r>
      <w:r>
        <w:t xml:space="preserve"> </w:t>
      </w:r>
      <w:r>
        <w:rPr>
          <w:i/>
        </w:rPr>
        <w:t>followed by italics</w:t>
      </w:r>
      <w:r>
        <w:t>.</w:t>
      </w:r>
    </w:p>
    <w:p>
      <w:pPr>
        <w:pStyle w:val="Heading1"/>
      </w:pPr>
      <w:r>
        <w:t>Lists and Inline Elements</w:t>
      </w:r>
    </w:p>
    <w:p>
      <w:r>
        <w:t>Lists are common in documents.</w:t>
      </w:r>
    </w:p>
    <w:p>
      <w:pPr>
        <w:pStyle w:val="Heading2"/>
      </w:pPr>
      <w:r>
        <w:t>Unordered Lists (Itemize)</w:t>
      </w:r>
    </w:p>
    <w:p>
      <w:r>
        <w:t>Here is an unordered list:</w:t>
      </w:r>
    </w:p>
    <w:p>
      <w:pPr>
        <w:pStyle w:val="ListBullet"/>
      </w:pPr>
      <w:r>
        <w:t xml:space="preserve">First bullet item. </w:t>
      </w:r>
      <w:r>
        <w:rPr>
          <w:b/>
        </w:rPr>
        <w:t>This part is bold</w:t>
      </w:r>
      <w:r>
        <w:t>.</w:t>
      </w:r>
    </w:p>
    <w:p>
      <w:pPr>
        <w:pStyle w:val="ListBullet"/>
      </w:pPr>
      <w:r>
        <w:t xml:space="preserve">Second bullet item with </w:t>
      </w:r>
      <w:r>
        <w:rPr>
          <w:i/>
        </w:rPr>
        <w:t>italicized words</w:t>
      </w:r>
      <w:r>
        <w:t xml:space="preserve"> and a citation </w:t>
      </w:r>
      <w:r>
        <w:fldSimple w:instr=" ADDIN ZOTERO_ITEM CSL_CITATION {&quot;citationID&quot;: &quot;92137efd-9d47-4c25-a2bc-9c9754657d4b&quot;, &quot;properties&quot;: {&quot;plainCitation&quot;: &quot;(test_key_bullet_2024)&quot;}, &quot;citationItems&quot;: [{&quot;itemData&quot;: {&quot;id&quot;: &quot;test_key_bullet_2024&quot;, &quot;type&quot;: &quot;book&quot;}, &quot;prefix&quot;: &quot;&quot;, &quot;suffix&quot;: &quot;&quot;, &quot;uris&quot;: [&quot;http://zotero.org/users/local/placeholder/items/test_key_bullet_2024&quot;]}], &quot;schema&quot;: &quot;https://github.com/citation-style-language/schema/raw/master/csl-citation.json&quot;}">
          <w:r>
            <w:t>(test_key_bullet_2024)</w:t>
          </w:r>
        </w:fldSimple>
      </w:r>
      <w:r>
        <w:t>.</w:t>
      </w:r>
    </w:p>
    <w:p>
      <w:pPr>
        <w:pStyle w:val="ListBullet"/>
      </w:pPr>
      <w:r>
        <w:t xml:space="preserve">A third one, </w:t>
      </w:r>
      <w:r>
        <w:fldSimple w:instr=" ADDIN ZOTERO_ITEM CSL_CITATION {&quot;citationID&quot;: &quot;2334e1e3-bd6a-403c-9976-8ca817116734&quot;, &quot;properties&quot;: {&quot;plainCitation&quot;: &quot;test_key_bullet_citet_2024, e.g.,][&quot;}, &quot;citationItems&quot;: [{&quot;itemData&quot;: {&quot;id&quot;: &quot;test_key_bullet_citet_2024&quot;, &quot;type&quot;: &quot;book&quot;}, &quot;prefix&quot;: &quot;e.g.,][&quot;, &quot;suffix&quot;: &quot;&quot;, &quot;uris&quot;: [&quot;http://zotero.org/users/local/placeholder/items/test_key_bullet_citet_2024&quot;]}], &quot;schema&quot;: &quot;https://github.com/citation-style-language/schema/raw/master/csl-citation.json&quot;}">
          <w:r>
            <w:t>test_key_bullet_citet_2024, e.g.,][</w:t>
          </w:r>
        </w:fldSimple>
      </w:r>
      <w:r>
        <w:t xml:space="preserve"> discusses this.</w:t>
      </w:r>
    </w:p>
    <w:p>
      <w:pPr>
        <w:pStyle w:val="ListBullet"/>
      </w:pPr>
      <w:r>
        <w:t>Plain item.</w:t>
      </w:r>
    </w:p>
    <w:p>
      <w:pPr>
        <w:pStyle w:val="Heading2"/>
      </w:pPr>
      <w:r>
        <w:t>Ordered Lists (Enumerate)</w:t>
      </w:r>
    </w:p>
    <w:p>
      <w:r>
        <w:t>And now an ordered list:</w:t>
      </w:r>
    </w:p>
    <w:p>
      <w:pPr>
        <w:pStyle w:val="ListNumber"/>
      </w:pPr>
      <w:r>
        <w:t xml:space="preserve">First numbered item with a citation: </w:t>
      </w:r>
      <w:r>
        <w:fldSimple w:instr=" ADDIN ZOTERO_ITEM CSL_CITATION {&quot;citationID&quot;: &quot;e3a0d999-07fc-4af9-8a2c-bf42beb48d8d&quot;, &quot;properties&quot;: {&quot;plainCitation&quot;: &quot;(test_key_enum_A_2023)&quot;}, &quot;citationItems&quot;: [{&quot;itemData&quot;: {&quot;id&quot;: &quot;test_key_enum_A_2023&quot;, &quot;type&quot;: &quot;book&quot;}, &quot;prefix&quot;: &quot;&quot;, &quot;suffix&quot;: &quot;&quot;, &quot;uris&quot;: [&quot;http://zotero.org/users/local/placeholder/items/test_key_enum_A_2023&quot;]}], &quot;schema&quot;: &quot;https://github.com/citation-style-language/schema/raw/master/csl-citation.json&quot;}">
          <w:r>
            <w:t>(test_key_enum_A_2023)</w:t>
          </w:r>
        </w:fldSimple>
      </w:r>
      <w:r>
        <w:t>.</w:t>
      </w:r>
    </w:p>
    <w:p>
      <w:pPr>
        <w:pStyle w:val="ListNumber"/>
      </w:pPr>
      <w:r>
        <w:t xml:space="preserve">Second item: </w:t>
      </w:r>
      <w:r>
        <w:rPr>
          <w:i/>
        </w:rPr>
        <w:t>Details here</w:t>
      </w:r>
      <w:r>
        <w:t xml:space="preserve"> and </w:t>
      </w:r>
      <w:r>
        <w:rPr>
          <w:b/>
        </w:rPr>
        <w:t>bold text here</w:t>
      </w:r>
      <w:r>
        <w:t xml:space="preserve">. </w:t>
      </w:r>
      <w:r>
        <w:fldSimple w:instr=" ADDIN ZOTERO_ITEM CSL_CITATION {&quot;citationID&quot;: &quot;be20836d-51fb-4b7c-8d50-a0f28e849b31&quot;, &quot;properties&quot;: {&quot;plainCitation&quot;: &quot;test_key_enum_author_B_2023&quot;}, &quot;citationItems&quot;: [{&quot;itemData&quot;: {&quot;id&quot;: &quot;test_key_enum_author_B_2023&quot;, &quot;type&quot;: &quot;book&quot;}, &quot;prefix&quot;: &quot;&quot;, &quot;suffix&quot;: &quot;&quot;, &quot;uris&quot;: [&quot;http://zotero.org/users/local/placeholder/items/test_key_enum_author_B_2023&quot;]}], &quot;schema&quot;: &quot;https://github.com/citation-style-language/schema/raw/master/csl-citation.json&quot;}">
          <w:r>
            <w:t>test_key_enum_author_B_2023</w:t>
          </w:r>
        </w:fldSimple>
      </w:r>
      <w:r>
        <w:t xml:space="preserve"> wrote about it.</w:t>
      </w:r>
    </w:p>
    <w:p>
      <w:pPr>
        <w:pStyle w:val="ListNumber"/>
      </w:pPr>
      <w:r>
        <w:t xml:space="preserve">Third item with another citation </w:t>
      </w:r>
      <w:r>
        <w:fldSimple w:instr=" ADDIN ZOTERO_ITEM CSL_CITATION {&quot;citationID&quot;: &quot;2ca0d5f6-99fc-4f1f-8c07-ecd79d50d573&quot;, &quot;properties&quot;: {&quot;plainCitation&quot;: &quot;(p.~77; test_key_enum_year_C_2023)&quot;}, &quot;citationItems&quot;: [{&quot;itemData&quot;: {&quot;id&quot;: &quot;test_key_enum_year_C_2023&quot;, &quot;type&quot;: &quot;book&quot;}, &quot;prefix&quot;: &quot;p.~77&quot;, &quot;suffix&quot;: &quot;&quot;, &quot;uris&quot;: [&quot;http://zotero.org/users/local/placeholder/items/test_key_enum_year_C_2023&quot;]}], &quot;schema&quot;: &quot;https://github.com/citation-style-language/schema/raw/master/csl-citation.json&quot;}">
          <w:r>
            <w:t>(p.~77; test_key_enum_year_C_2023)</w:t>
          </w:r>
        </w:fldSimple>
      </w:r>
      <w:r>
        <w:t>.</w:t>
      </w:r>
    </w:p>
    <w:p>
      <w:pPr>
        <w:pStyle w:val="Heading1"/>
      </w:pPr>
      <w:r>
        <w:t>Images</w:t>
      </w:r>
    </w:p>
    <w:p>
      <w:r>
        <w:t>Images are also important.</w:t>
      </w:r>
    </w:p>
    <w:p>
      <w:r/>
    </w:p>
    <w:p>
      <w:r>
        <w:t>[Error adding image: images/sample_image.png]</w:t>
      </w:r>
    </w:p>
    <w:p>
      <w:r>
        <w:t>The above image has no specific options.</w:t>
      </w:r>
    </w:p>
    <w:p>
      <w:r>
        <w:t>Below is an image with a width specified:</w:t>
      </w:r>
    </w:p>
    <w:p>
      <w:r/>
    </w:p>
    <w:p>
      <w:r>
        <w:t>[Error adding image: images/another_image.jpeg]</w:t>
      </w:r>
    </w:p>
    <w:p>
      <w:r>
        <w:t>Text following the image.</w:t>
      </w:r>
    </w:p>
    <w:p>
      <w:pPr>
        <w:pStyle w:val="Heading1"/>
      </w:pPr>
      <w:r>
        <w:t>Conclusion</w:t>
      </w:r>
    </w:p>
    <w:p>
      <w:r>
        <w:t xml:space="preserve">This is the final paragraph of the comprehensive test document. It ensures that all elements are brought together. We hope this covers all </w:t>
      </w:r>
      <w:r>
        <w:rPr>
          <w:b/>
        </w:rPr>
        <w:t>major features</w:t>
      </w:r>
      <w:r>
        <w:t xml:space="preserve">. </w:t>
      </w:r>
      <w:r>
        <w:rPr>
          <w:i/>
        </w:rPr>
        <w:t>Good luck with testing!</w:t>
      </w:r>
      <w:r>
        <w:t xml:space="preserve"> Final check with a citation </w:t>
      </w:r>
      <w:r>
        <w:fldSimple w:instr=" ADDIN ZOTERO_ITEM CSL_CITATION {&quot;citationID&quot;: &quot;747cbe22-dea5-44eb-8326-939750702440&quot;, &quot;properties&quot;: {&quot;plainCitation&quot;: &quot;(see generally][; final_key_2025)&quot;}, &quot;citationItems&quot;: [{&quot;itemData&quot;: {&quot;id&quot;: &quot;final_key_2025&quot;, &quot;type&quot;: &quot;book&quot;}, &quot;prefix&quot;: &quot;see generally][&quot;, &quot;suffix&quot;: &quot;&quot;, &quot;uris&quot;: [&quot;http://zotero.org/users/local/placeholder/items/final_key_2025&quot;]}], &quot;schema&quot;: &quot;https://github.com/citation-style-language/schema/raw/master/csl-citation.json&quot;}">
          <w:r>
            <w:t>(see generally][; final_key_2025)</w:t>
          </w:r>
        </w:fldSimple>
      </w:r>
      <w:r>
        <w:t>.</w:t>
      </w:r>
    </w:p>
    <w:sectPr w:rsidR="00FC693F" w:rsidRPr="0006063C" w:rsidSect="00034616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C310EC4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E408902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B12693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3844165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1"/>
    <w:multiLevelType w:val="singleLevel"/>
    <w:tmpl w:val="171AC3A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5">
    <w:nsid w:val="FFFFFF82"/>
    <w:multiLevelType w:val="singleLevel"/>
    <w:tmpl w:val="F3EAFDEC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6">
    <w:nsid w:val="FFFFFF83"/>
    <w:multiLevelType w:val="singleLevel"/>
    <w:tmpl w:val="3D1EFFD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7">
    <w:nsid w:val="FFFFFF88"/>
    <w:multiLevelType w:val="singleLevel"/>
    <w:tmpl w:val="D0A62B4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8">
    <w:nsid w:val="FFFFFF89"/>
    <w:multiLevelType w:val="singleLevel"/>
    <w:tmpl w:val="29761A62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8"/>
  </w:num>
  <w:num w:numId="2">
    <w:abstractNumId w:val="6"/>
  </w:num>
  <w:num w:numId="3">
    <w:abstractNumId w:val="5"/>
  </w:num>
  <w:num w:numId="4">
    <w:abstractNumId w:val="4"/>
  </w:num>
  <w:num w:numId="5">
    <w:abstractNumId w:val="7"/>
  </w:num>
  <w:num w:numId="6">
    <w:abstractNumId w:val="3"/>
  </w:num>
  <w:num w:numId="7">
    <w:abstractNumId w:val="2"/>
  </w:num>
  <w:num w:numId="8">
    <w:abstractNumId w:val="1"/>
  </w:num>
  <w:num w:numId="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47730"/>
    <w:rsid w:val="00034616"/>
    <w:rsid w:val="0006063C"/>
    <w:rsid w:val="0015074B"/>
    <w:rsid w:val="0029639D"/>
    <w:rsid w:val="00326F90"/>
    <w:rsid w:val="00AA1D8D"/>
    <w:rsid w:val="00B47730"/>
    <w:rsid w:val="00CB0664"/>
    <w:rsid w:val="00FC69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406206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C693F"/>
  </w:style>
  <w:style w:type="paragraph" w:styleId="Header">
    <w:name w:val="header"/>
    <w:basedOn w:val="Normal"/>
    <w:link w:val="Header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618BF"/>
  </w:style>
  <w:style w:type="paragraph" w:styleId="Footer">
    <w:name w:val="footer"/>
    <w:basedOn w:val="Normal"/>
    <w:link w:val="Footer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18BF"/>
  </w:style>
  <w:style w:type="paragraph" w:styleId="Heading1">
    <w:name w:val="heading 1"/>
    <w:basedOn w:val="Normal"/>
    <w:next w:val="Normal"/>
    <w:link w:val="Heading1Char"/>
    <w:uiPriority w:val="9"/>
    <w:qFormat/>
    <w:rsid w:val="00FC693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693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C693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C693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C693F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C693F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C693F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C693F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C693F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FC693F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FC693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le">
    <w:name w:val="Title"/>
    <w:basedOn w:val="Normal"/>
    <w:next w:val="Normal"/>
    <w:link w:val="TitleChar"/>
    <w:uiPriority w:val="10"/>
    <w:qFormat/>
    <w:rsid w:val="00FC693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C693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FC693F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FC693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ListParagraph">
    <w:name w:val="List Paragraph"/>
    <w:basedOn w:val="Normal"/>
    <w:uiPriority w:val="34"/>
    <w:qFormat/>
    <w:rsid w:val="00FC693F"/>
    <w:pPr>
      <w:ind w:left="720"/>
      <w:contextualSpacing/>
    </w:pPr>
  </w:style>
  <w:style w:type="paragraph" w:styleId="BodyText">
    <w:name w:val="Body Text"/>
    <w:basedOn w:val="Normal"/>
    <w:link w:val="BodyTextChar"/>
    <w:uiPriority w:val="99"/>
    <w:unhideWhenUsed/>
    <w:rsid w:val="00AA1D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AA1D8D"/>
  </w:style>
  <w:style w:type="paragraph" w:styleId="BodyText2">
    <w:name w:val="Body Text 2"/>
    <w:basedOn w:val="Normal"/>
    <w:link w:val="BodyText2Char"/>
    <w:uiPriority w:val="99"/>
    <w:unhideWhenUsed/>
    <w:rsid w:val="00AA1D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rsid w:val="00AA1D8D"/>
  </w:style>
  <w:style w:type="paragraph" w:styleId="BodyText3">
    <w:name w:val="Body Text 3"/>
    <w:basedOn w:val="Normal"/>
    <w:link w:val="BodyText3Char"/>
    <w:uiPriority w:val="99"/>
    <w:unhideWhenUsed/>
    <w:rsid w:val="00AA1D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rsid w:val="00AA1D8D"/>
    <w:rPr>
      <w:sz w:val="16"/>
      <w:szCs w:val="16"/>
    </w:rPr>
  </w:style>
  <w:style w:type="paragraph" w:styleId="List">
    <w:name w:val="List"/>
    <w:basedOn w:val="Normal"/>
    <w:uiPriority w:val="99"/>
    <w:unhideWhenUsed/>
    <w:rsid w:val="00AA1D8D"/>
    <w:pPr>
      <w:ind w:left="360" w:hanging="360"/>
      <w:contextualSpacing/>
    </w:pPr>
  </w:style>
  <w:style w:type="paragraph" w:styleId="List2">
    <w:name w:val="List 2"/>
    <w:basedOn w:val="Normal"/>
    <w:uiPriority w:val="99"/>
    <w:unhideWhenUsed/>
    <w:rsid w:val="00326F90"/>
    <w:pPr>
      <w:ind w:left="720" w:hanging="360"/>
      <w:contextualSpacing/>
    </w:pPr>
  </w:style>
  <w:style w:type="paragraph" w:styleId="List3">
    <w:name w:val="List 3"/>
    <w:basedOn w:val="Normal"/>
    <w:uiPriority w:val="99"/>
    <w:unhideWhenUsed/>
    <w:rsid w:val="00326F90"/>
    <w:pPr>
      <w:ind w:left="1080" w:hanging="360"/>
      <w:contextualSpacing/>
    </w:pPr>
  </w:style>
  <w:style w:type="paragraph" w:styleId="ListBullet">
    <w:name w:val="List Bullet"/>
    <w:basedOn w:val="Normal"/>
    <w:uiPriority w:val="99"/>
    <w:unhideWhenUsed/>
    <w:rsid w:val="00326F90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unhideWhenUsed/>
    <w:rsid w:val="00326F90"/>
    <w:pPr>
      <w:numPr>
        <w:numId w:val="2"/>
      </w:numPr>
      <w:contextualSpacing/>
    </w:pPr>
  </w:style>
  <w:style w:type="paragraph" w:styleId="ListBullet3">
    <w:name w:val="List Bullet 3"/>
    <w:basedOn w:val="Normal"/>
    <w:uiPriority w:val="99"/>
    <w:unhideWhenUsed/>
    <w:rsid w:val="00326F90"/>
    <w:pPr>
      <w:numPr>
        <w:numId w:val="3"/>
      </w:numPr>
      <w:contextualSpacing/>
    </w:pPr>
  </w:style>
  <w:style w:type="paragraph" w:styleId="ListNumber">
    <w:name w:val="List Number"/>
    <w:basedOn w:val="Normal"/>
    <w:uiPriority w:val="99"/>
    <w:unhideWhenUsed/>
    <w:rsid w:val="00326F90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unhideWhenUsed/>
    <w:rsid w:val="0029639D"/>
    <w:pPr>
      <w:numPr>
        <w:numId w:val="6"/>
      </w:numPr>
      <w:contextualSpacing/>
    </w:pPr>
  </w:style>
  <w:style w:type="paragraph" w:styleId="ListNumber3">
    <w:name w:val="List Number 3"/>
    <w:basedOn w:val="Normal"/>
    <w:uiPriority w:val="99"/>
    <w:unhideWhenUsed/>
    <w:rsid w:val="0029639D"/>
    <w:pPr>
      <w:numPr>
        <w:numId w:val="7"/>
      </w:numPr>
      <w:contextualSpacing/>
    </w:pPr>
  </w:style>
  <w:style w:type="paragraph" w:styleId="ListContinue">
    <w:name w:val="List Continue"/>
    <w:basedOn w:val="Normal"/>
    <w:uiPriority w:val="99"/>
    <w:unhideWhenUsed/>
    <w:rsid w:val="0029639D"/>
    <w:pPr>
      <w:spacing w:after="120"/>
      <w:ind w:left="360"/>
      <w:contextualSpacing/>
    </w:pPr>
  </w:style>
  <w:style w:type="paragraph" w:styleId="ListContinue2">
    <w:name w:val="List Continue 2"/>
    <w:basedOn w:val="Normal"/>
    <w:uiPriority w:val="99"/>
    <w:unhideWhenUsed/>
    <w:rsid w:val="0029639D"/>
    <w:pPr>
      <w:spacing w:after="120"/>
      <w:ind w:left="720"/>
      <w:contextualSpacing/>
    </w:pPr>
  </w:style>
  <w:style w:type="paragraph" w:styleId="ListContinue3">
    <w:name w:val="List Continue 3"/>
    <w:basedOn w:val="Normal"/>
    <w:uiPriority w:val="99"/>
    <w:unhideWhenUsed/>
    <w:rsid w:val="0029639D"/>
    <w:pPr>
      <w:spacing w:after="120"/>
      <w:ind w:left="1080"/>
      <w:contextualSpacing/>
    </w:pPr>
  </w:style>
  <w:style w:type="paragraph" w:styleId="MacroText">
    <w:name w:val="macro"/>
    <w:link w:val="MacroTextChar"/>
    <w:uiPriority w:val="99"/>
    <w:unhideWhenUsed/>
    <w:rsid w:val="0029639D"/>
    <w:pPr>
      <w:tabs>
        <w:tab w:val="left" w:pos="576"/>
        <w:tab w:val="left" w:pos="1152"/>
        <w:tab w:val="left" w:pos="1728"/>
        <w:tab w:val="left" w:pos="2304"/>
        <w:tab w:val="left" w:pos="2880"/>
        <w:tab w:val="left" w:pos="3456"/>
        <w:tab w:val="left" w:pos="4032"/>
      </w:tabs>
    </w:pPr>
    <w:rPr>
      <w:rFonts w:ascii="Courier" w:hAnsi="Courier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rsid w:val="0029639D"/>
    <w:rPr>
      <w:rFonts w:ascii="Courier" w:hAnsi="Courier"/>
      <w:sz w:val="20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FC693F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FC693F"/>
    <w:rPr>
      <w:i/>
      <w:iCs/>
      <w:color w:val="000000" w:themeColor="tex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C693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C693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C693F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C693F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C693F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Strong">
    <w:name w:val="Strong"/>
    <w:basedOn w:val="DefaultParagraphFont"/>
    <w:uiPriority w:val="22"/>
    <w:qFormat/>
    <w:rsid w:val="00FC693F"/>
    <w:rPr>
      <w:b/>
      <w:bCs/>
    </w:rPr>
  </w:style>
  <w:style w:type="character" w:styleId="Emphasis">
    <w:name w:val="Emphasis"/>
    <w:basedOn w:val="DefaultParagraphFont"/>
    <w:uiPriority w:val="20"/>
    <w:qFormat/>
    <w:rsid w:val="00FC693F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C693F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C693F"/>
    <w:rPr>
      <w:b/>
      <w:bCs/>
      <w:i/>
      <w:iCs/>
      <w:color w:val="4F81BD" w:themeColor="accent1"/>
    </w:rPr>
  </w:style>
  <w:style w:type="character" w:styleId="SubtleEmphasis">
    <w:name w:val="Subtle Emphasis"/>
    <w:basedOn w:val="DefaultParagraphFont"/>
    <w:uiPriority w:val="19"/>
    <w:qFormat/>
    <w:rsid w:val="00FC693F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FC693F"/>
    <w:rPr>
      <w:b/>
      <w:bCs/>
      <w:i/>
      <w:iCs/>
      <w:color w:val="4F81BD" w:themeColor="accent1"/>
    </w:rPr>
  </w:style>
  <w:style w:type="character" w:styleId="SubtleReference">
    <w:name w:val="Subtle Reference"/>
    <w:basedOn w:val="DefaultParagraphFont"/>
    <w:uiPriority w:val="31"/>
    <w:qFormat/>
    <w:rsid w:val="00FC693F"/>
    <w:rPr>
      <w:smallCaps/>
      <w:color w:val="C0504D" w:themeColor="accent2"/>
      <w:u w:val="single"/>
    </w:rPr>
  </w:style>
  <w:style w:type="character" w:styleId="IntenseReference">
    <w:name w:val="Intense Reference"/>
    <w:basedOn w:val="DefaultParagraphFont"/>
    <w:uiPriority w:val="32"/>
    <w:qFormat/>
    <w:rsid w:val="00FC693F"/>
    <w:rPr>
      <w:b/>
      <w:bCs/>
      <w:smallCaps/>
      <w:color w:val="C0504D" w:themeColor="accent2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FC693F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C693F"/>
    <w:pPr>
      <w:outlineLvl w:val="9"/>
    </w:pPr>
  </w:style>
  <w:style w:type="table" w:styleId="TableGrid">
    <w:name w:val="Table Grid"/>
    <w:basedOn w:val="TableNormal"/>
    <w:uiPriority w:val="59"/>
    <w:rsid w:val="00FC693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FC693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FC693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2">
    <w:name w:val="Light Shading Accent 2"/>
    <w:basedOn w:val="TableNormal"/>
    <w:uiPriority w:val="60"/>
    <w:rsid w:val="00FC693F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ghtShading-Accent3">
    <w:name w:val="Light Shading Accent 3"/>
    <w:basedOn w:val="TableNormal"/>
    <w:uiPriority w:val="60"/>
    <w:rsid w:val="00FC693F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LightShading-Accent4">
    <w:name w:val="Light Shading Accent 4"/>
    <w:basedOn w:val="TableNormal"/>
    <w:uiPriority w:val="60"/>
    <w:rsid w:val="00FC693F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LightShading-Accent5">
    <w:name w:val="Light Shading Accent 5"/>
    <w:basedOn w:val="TableNormal"/>
    <w:uiPriority w:val="60"/>
    <w:rsid w:val="00FC693F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LightShading-Accent6">
    <w:name w:val="Light Shading Accent 6"/>
    <w:basedOn w:val="TableNormal"/>
    <w:uiPriority w:val="60"/>
    <w:rsid w:val="00FC693F"/>
    <w:pPr>
      <w:spacing w:after="0" w:line="240" w:lineRule="auto"/>
    </w:pPr>
    <w:rPr>
      <w:color w:val="E36C0A" w:themeColor="accent6" w:themeShade="BF"/>
    </w:rPr>
    <w:tblPr>
      <w:tblStyleRowBandSize w:val="1"/>
      <w:tblStyleColBandSize w:val="1"/>
      <w:tblInd w:w="0" w:type="dxa"/>
      <w:tblBorders>
        <w:top w:val="single" w:sz="8" w:space="0" w:color="F79646" w:themeColor="accent6"/>
        <w:bottom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table" w:styleId="LightList">
    <w:name w:val="Light List"/>
    <w:basedOn w:val="TableNormal"/>
    <w:uiPriority w:val="61"/>
    <w:rsid w:val="00FC693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ableNormal"/>
    <w:uiPriority w:val="61"/>
    <w:rsid w:val="00FC693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LightList-Accent2">
    <w:name w:val="Light List Accent 2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LightList-Accent3">
    <w:name w:val="Light List Accent 3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LightList-Accent4">
    <w:name w:val="Light List Accent 4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styleId="LightList-Accent5">
    <w:name w:val="Light List Accent 5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LightList-Accent6">
    <w:name w:val="Light List Accent 6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LightGrid">
    <w:name w:val="Light Grid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Grid-Accent1">
    <w:name w:val="Light Grid Accent 1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LightGrid-Accent2">
    <w:name w:val="Light Grid Accent 2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styleId="LightGrid-Accent3">
    <w:name w:val="Light Grid Accent 3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table" w:styleId="LightGrid-Accent4">
    <w:name w:val="Light Grid Accent 4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LightGrid-Accent5">
    <w:name w:val="Light Grid Accent 5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LightGrid-Accent6">
    <w:name w:val="Light Grid Accent 6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MediumShading1">
    <w:name w:val="Medium Shading 1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2">
    <w:name w:val="Medium Shading 1 Accent 2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3">
    <w:name w:val="Medium Shading 1 Accent 3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4">
    <w:name w:val="Medium Shading 1 Accent 4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5">
    <w:name w:val="Medium Shading 1 Accent 5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6">
    <w:name w:val="Medium Shading 1 Accent 6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">
    <w:name w:val="Medium Shading 2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1">
    <w:name w:val="Medium Shading 2 Accent 1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2">
    <w:name w:val="Medium Shading 2 Accent 2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3">
    <w:name w:val="Medium Shading 2 Accent 3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4">
    <w:name w:val="Medium Shading 2 Accent 4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5">
    <w:name w:val="Medium Shading 2 Accent 5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6">
    <w:name w:val="Medium Shading 2 Accent 6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List1">
    <w:name w:val="Medium List 1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List1-Accent1">
    <w:name w:val="Medium List 1 Accent 1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ediumList1-Accent2">
    <w:name w:val="Medium List 1 Accent 2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MediumList1-Accent3">
    <w:name w:val="Medium List 1 Accent 3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MediumList1-Accent4">
    <w:name w:val="Medium List 1 Accent 4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MediumList1-Accent5">
    <w:name w:val="Medium List 1 Accent 5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MediumList1-Accent6">
    <w:name w:val="Medium List 1 Accent 6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bottom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MediumList2">
    <w:name w:val="Medium List 2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1">
    <w:name w:val="Medium List 2 Accent 1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2">
    <w:name w:val="Medium List 2 Accent 2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C0504D" w:themeColor="accent2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0504D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3">
    <w:name w:val="Medium List 2 Accent 3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9BBB59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4">
    <w:name w:val="Medium List 2 Accent 4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8064A2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5">
    <w:name w:val="Medium List 2 Accent 5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BACC6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BACC6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2EAF1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6">
    <w:name w:val="Medium List 2 Accent 6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79646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79646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Grid1">
    <w:name w:val="Medium Grid 1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Grid1-Accent1">
    <w:name w:val="Medium Grid 1 Accent 1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MediumGrid1-Accent2">
    <w:name w:val="Medium Grid 1 Accent 2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  <w:insideV w:val="single" w:sz="8" w:space="0" w:color="CF7B79" w:themeColor="accent2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F7B79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MediumGrid1-Accent3">
    <w:name w:val="Medium Grid 1 Accent 3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  <w:insideV w:val="single" w:sz="8" w:space="0" w:color="B3CC82" w:themeColor="accent3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MediumGrid1-Accent4">
    <w:name w:val="Medium Grid 1 Accent 4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  <w:insideV w:val="single" w:sz="8" w:space="0" w:color="9F8AB9" w:themeColor="accent4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8AB9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MediumGrid1-Accent5">
    <w:name w:val="Medium Grid 1 Accent 5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MediumGrid1-Accent6">
    <w:name w:val="Medium Grid 1 Accent 6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  <w:insideV w:val="single" w:sz="8" w:space="0" w:color="F9B074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4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MediumGrid2">
    <w:name w:val="Medium Grid 2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1">
    <w:name w:val="Medium Grid 2 Accent 1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2">
    <w:name w:val="Medium Grid 2 Accent 2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8EDED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 w:themeFill="accent2" w:themeFillTint="33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tcBorders>
          <w:insideH w:val="single" w:sz="6" w:space="0" w:color="C0504D" w:themeColor="accent2"/>
          <w:insideV w:val="single" w:sz="6" w:space="0" w:color="C0504D" w:themeColor="accent2"/>
        </w:tcBorders>
        <w:shd w:val="clear" w:color="auto" w:fill="DFA7A6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3">
    <w:name w:val="Medium Grid 2 Accent 3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4">
    <w:name w:val="Medium Grid 2 Accent 4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2EFF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 w:themeFill="accent4" w:themeFillTint="33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tcBorders>
          <w:insideH w:val="single" w:sz="6" w:space="0" w:color="8064A2" w:themeColor="accent4"/>
          <w:insideV w:val="single" w:sz="6" w:space="0" w:color="8064A2" w:themeColor="accent4"/>
        </w:tcBorders>
        <w:shd w:val="clear" w:color="auto" w:fill="BFB1D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5">
    <w:name w:val="Medium Grid 2 Accent 5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DF6F9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 w:themeFill="accent5" w:themeFillTint="33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tcBorders>
          <w:insideH w:val="single" w:sz="6" w:space="0" w:color="4BACC6" w:themeColor="accent5"/>
          <w:insideV w:val="single" w:sz="6" w:space="0" w:color="4BACC6" w:themeColor="accent5"/>
        </w:tcBorders>
        <w:shd w:val="clear" w:color="auto" w:fill="A5D5E2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6">
    <w:name w:val="Medium Grid 2 Accent 6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4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EF4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 w:themeFill="accent6" w:themeFillTint="33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tcBorders>
          <w:insideH w:val="single" w:sz="6" w:space="0" w:color="F79646" w:themeColor="accent6"/>
          <w:insideV w:val="single" w:sz="6" w:space="0" w:color="F79646" w:themeColor="accent6"/>
        </w:tcBorders>
        <w:shd w:val="clear" w:color="auto" w:fill="FBCAA2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3">
    <w:name w:val="Medium Grid 3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3-Accent1">
    <w:name w:val="Medium Grid 3 Accent 1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MediumGrid3-Accent2">
    <w:name w:val="Medium Grid 3 Accent 2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MediumGrid3-Accent3">
    <w:name w:val="Medium Grid 3 Accent 3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DDDAC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DDDAC" w:themeFill="accent3" w:themeFillTint="7F"/>
      </w:tcPr>
    </w:tblStylePr>
  </w:style>
  <w:style w:type="table" w:styleId="MediumGrid3-Accent4">
    <w:name w:val="Medium Grid 3 Accent 4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MediumGrid3-Accent5">
    <w:name w:val="Medium Grid 3 Accent 5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table" w:styleId="MediumGrid3-Accent6">
    <w:name w:val="Medium Grid 3 Accent 6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table" w:styleId="DarkList">
    <w:name w:val="Dark List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DarkList-Accent1">
    <w:name w:val="Dark List Accent 1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table" w:styleId="DarkList-Accent2">
    <w:name w:val="Dark List Accent 2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622423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943634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</w:style>
  <w:style w:type="table" w:styleId="DarkList-Accent3">
    <w:name w:val="Dark List Accent 3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E6128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6923C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</w:style>
  <w:style w:type="table" w:styleId="DarkList-Accent4">
    <w:name w:val="Dark List Accent 4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DarkList-Accent5">
    <w:name w:val="Dark List Accent 5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05867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1849B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</w:style>
  <w:style w:type="table" w:styleId="DarkList-Accent6">
    <w:name w:val="Dark List Accent 6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styleId="ColorfulShading">
    <w:name w:val="Colorful Shading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1">
    <w:name w:val="Colorful Shading Accent 1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2">
    <w:name w:val="Colorful Shading Accent 2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8EDED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72C2A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72C2A" w:themeColor="accent2" w:themeShade="99"/>
          <w:insideV w:val="nil"/>
        </w:tcBorders>
        <w:shd w:val="clear" w:color="auto" w:fill="772C2A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 w:themeFill="accent2" w:themeFillShade="99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DFA7A6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3">
    <w:name w:val="Colorful Shading Accent 3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8064A2" w:themeColor="accent4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5F8EE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E7530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E7530" w:themeColor="accent3" w:themeShade="99"/>
          <w:insideV w:val="nil"/>
        </w:tcBorders>
        <w:shd w:val="clear" w:color="auto" w:fill="5E7530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 w:themeFill="accent3" w:themeFillShade="99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Shading-Accent4">
    <w:name w:val="Colorful Shading Accent 4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9BBB59" w:themeColor="accent3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EFF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C3B62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C3B62" w:themeColor="accent4" w:themeShade="99"/>
          <w:insideV w:val="nil"/>
        </w:tcBorders>
        <w:shd w:val="clear" w:color="auto" w:fill="4C3B62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 w:themeFill="accent4" w:themeFillShade="99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BFB1D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5">
    <w:name w:val="Colorful Shading Accent 5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6">
    <w:name w:val="Colorful Shading Accent 6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4BACC6" w:themeColor="accent5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EF4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65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65608" w:themeColor="accent6" w:themeShade="99"/>
          <w:insideV w:val="nil"/>
        </w:tcBorders>
        <w:shd w:val="clear" w:color="auto" w:fill="B65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 w:themeFill="accent6" w:themeFillShade="99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CAA2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List">
    <w:name w:val="Colorful List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List-Accent1">
    <w:name w:val="Colorful List Accent 1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ColorfulList-Accent2">
    <w:name w:val="Colorful List Accent 2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ColorfulList-Accent3">
    <w:name w:val="Colorful List Accent 3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ColorfulList-Accent4">
    <w:name w:val="Colorful List Accent 4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EFF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7E9C40" w:themeFill="accent3" w:themeFillShade="CC"/>
      </w:tcPr>
    </w:tblStylePr>
    <w:tblStylePr w:type="lastRow">
      <w:rPr>
        <w:b/>
        <w:bCs/>
        <w:color w:val="7E9C40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ColorfulList-Accent5">
    <w:name w:val="Colorful List Accent 5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ColorfulList-Accent6">
    <w:name w:val="Colorful List Accent 6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ColorfulGrid">
    <w:name w:val="Colorful Grid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Grid-Accent1">
    <w:name w:val="Colorful Grid Accent 1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ColorfulGrid-Accent2">
    <w:name w:val="Colorful Grid Accent 2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ColorfulGrid-Accent3">
    <w:name w:val="Colorful Grid Accent 3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AF1DD" w:themeFill="accent3" w:themeFillTint="33"/>
    </w:tcPr>
    <w:tblStylePr w:type="firstRow">
      <w:rPr>
        <w:b/>
        <w:bCs/>
      </w:rPr>
      <w:tblPr/>
      <w:tcPr>
        <w:shd w:val="clear" w:color="auto" w:fill="D6E3BC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6E3BC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Grid-Accent4">
    <w:name w:val="Colorful Grid Accent 4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ColorfulGrid-Accent5">
    <w:name w:val="Colorful Grid Accent 5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ColorfulGrid-Accent6">
    <w:name w:val="Colorful Grid Accent 6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C693F"/>
  </w:style>
  <w:style w:type="paragraph" w:styleId="Heading1">
    <w:name w:val="heading 1"/>
    <w:basedOn w:val="Normal"/>
    <w:next w:val="Normal"/>
    <w:link w:val="Heading1Char"/>
    <w:uiPriority w:val="9"/>
    <w:qFormat/>
    <w:rsid w:val="00FC693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693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C693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C693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C693F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C693F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C693F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C693F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C693F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FC693F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FC693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le">
    <w:name w:val="Title"/>
    <w:basedOn w:val="Normal"/>
    <w:next w:val="Normal"/>
    <w:link w:val="TitleChar"/>
    <w:uiPriority w:val="10"/>
    <w:qFormat/>
    <w:rsid w:val="00FC693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C693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FC693F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FC693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ListParagraph">
    <w:name w:val="List Paragraph"/>
    <w:basedOn w:val="Normal"/>
    <w:uiPriority w:val="34"/>
    <w:qFormat/>
    <w:rsid w:val="00FC693F"/>
    <w:pPr>
      <w:ind w:left="720"/>
      <w:contextualSpacing/>
    </w:pPr>
  </w:style>
  <w:style w:type="paragraph" w:styleId="BodyText">
    <w:name w:val="Body Text"/>
    <w:basedOn w:val="Normal"/>
    <w:link w:val="BodyTextChar"/>
    <w:uiPriority w:val="99"/>
    <w:unhideWhenUsed/>
    <w:rsid w:val="00AA1D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AA1D8D"/>
  </w:style>
  <w:style w:type="paragraph" w:styleId="BodyText2">
    <w:name w:val="Body Text 2"/>
    <w:basedOn w:val="Normal"/>
    <w:link w:val="BodyText2Char"/>
    <w:uiPriority w:val="99"/>
    <w:unhideWhenUsed/>
    <w:rsid w:val="00AA1D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rsid w:val="00AA1D8D"/>
  </w:style>
  <w:style w:type="paragraph" w:styleId="BodyText3">
    <w:name w:val="Body Text 3"/>
    <w:basedOn w:val="Normal"/>
    <w:link w:val="BodyText3Char"/>
    <w:uiPriority w:val="99"/>
    <w:unhideWhenUsed/>
    <w:rsid w:val="00AA1D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rsid w:val="00AA1D8D"/>
    <w:rPr>
      <w:sz w:val="16"/>
      <w:szCs w:val="16"/>
    </w:rPr>
  </w:style>
  <w:style w:type="paragraph" w:styleId="List">
    <w:name w:val="List"/>
    <w:basedOn w:val="Normal"/>
    <w:uiPriority w:val="99"/>
    <w:unhideWhenUsed/>
    <w:rsid w:val="00AA1D8D"/>
    <w:pPr>
      <w:ind w:left="360" w:hanging="360"/>
      <w:contextualSpacing/>
    </w:pPr>
  </w:style>
  <w:style w:type="paragraph" w:styleId="List2">
    <w:name w:val="List 2"/>
    <w:basedOn w:val="Normal"/>
    <w:uiPriority w:val="99"/>
    <w:unhideWhenUsed/>
    <w:rsid w:val="00326F90"/>
    <w:pPr>
      <w:ind w:left="720" w:hanging="360"/>
      <w:contextualSpacing/>
    </w:pPr>
  </w:style>
  <w:style w:type="paragraph" w:styleId="List3">
    <w:name w:val="List 3"/>
    <w:basedOn w:val="Normal"/>
    <w:uiPriority w:val="99"/>
    <w:unhideWhenUsed/>
    <w:rsid w:val="00326F90"/>
    <w:pPr>
      <w:ind w:left="1080" w:hanging="360"/>
      <w:contextualSpacing/>
    </w:pPr>
  </w:style>
  <w:style w:type="paragraph" w:styleId="ListBullet">
    <w:name w:val="List Bullet"/>
    <w:basedOn w:val="Normal"/>
    <w:uiPriority w:val="99"/>
    <w:unhideWhenUsed/>
    <w:rsid w:val="00326F90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unhideWhenUsed/>
    <w:rsid w:val="00326F90"/>
    <w:pPr>
      <w:numPr>
        <w:numId w:val="2"/>
      </w:numPr>
      <w:contextualSpacing/>
    </w:pPr>
  </w:style>
  <w:style w:type="paragraph" w:styleId="ListBullet3">
    <w:name w:val="List Bullet 3"/>
    <w:basedOn w:val="Normal"/>
    <w:uiPriority w:val="99"/>
    <w:unhideWhenUsed/>
    <w:rsid w:val="00326F90"/>
    <w:pPr>
      <w:numPr>
        <w:numId w:val="3"/>
      </w:numPr>
      <w:contextualSpacing/>
    </w:pPr>
  </w:style>
  <w:style w:type="paragraph" w:styleId="ListNumber">
    <w:name w:val="List Number"/>
    <w:basedOn w:val="Normal"/>
    <w:uiPriority w:val="99"/>
    <w:unhideWhenUsed/>
    <w:rsid w:val="00326F90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unhideWhenUsed/>
    <w:rsid w:val="0029639D"/>
    <w:pPr>
      <w:numPr>
        <w:numId w:val="6"/>
      </w:numPr>
      <w:contextualSpacing/>
    </w:pPr>
  </w:style>
  <w:style w:type="paragraph" w:styleId="ListNumber3">
    <w:name w:val="List Number 3"/>
    <w:basedOn w:val="Normal"/>
    <w:uiPriority w:val="99"/>
    <w:unhideWhenUsed/>
    <w:rsid w:val="0029639D"/>
    <w:pPr>
      <w:numPr>
        <w:numId w:val="7"/>
      </w:numPr>
      <w:contextualSpacing/>
    </w:pPr>
  </w:style>
  <w:style w:type="paragraph" w:styleId="ListContinue">
    <w:name w:val="List Continue"/>
    <w:basedOn w:val="Normal"/>
    <w:uiPriority w:val="99"/>
    <w:unhideWhenUsed/>
    <w:rsid w:val="0029639D"/>
    <w:pPr>
      <w:spacing w:after="120"/>
      <w:ind w:left="360"/>
      <w:contextualSpacing/>
    </w:pPr>
  </w:style>
  <w:style w:type="paragraph" w:styleId="ListContinue2">
    <w:name w:val="List Continue 2"/>
    <w:basedOn w:val="Normal"/>
    <w:uiPriority w:val="99"/>
    <w:unhideWhenUsed/>
    <w:rsid w:val="0029639D"/>
    <w:pPr>
      <w:spacing w:after="120"/>
      <w:ind w:left="720"/>
      <w:contextualSpacing/>
    </w:pPr>
  </w:style>
  <w:style w:type="paragraph" w:styleId="ListContinue3">
    <w:name w:val="List Continue 3"/>
    <w:basedOn w:val="Normal"/>
    <w:uiPriority w:val="99"/>
    <w:unhideWhenUsed/>
    <w:rsid w:val="0029639D"/>
    <w:pPr>
      <w:spacing w:after="120"/>
      <w:ind w:left="1080"/>
      <w:contextualSpacing/>
    </w:pPr>
  </w:style>
  <w:style w:type="paragraph" w:styleId="MacroText">
    <w:name w:val="macro"/>
    <w:link w:val="MacroTextChar"/>
    <w:uiPriority w:val="99"/>
    <w:unhideWhenUsed/>
    <w:rsid w:val="0029639D"/>
    <w:pPr>
      <w:tabs>
        <w:tab w:val="left" w:pos="576"/>
        <w:tab w:val="left" w:pos="1152"/>
        <w:tab w:val="left" w:pos="1728"/>
        <w:tab w:val="left" w:pos="2304"/>
        <w:tab w:val="left" w:pos="2880"/>
        <w:tab w:val="left" w:pos="3456"/>
        <w:tab w:val="left" w:pos="4032"/>
      </w:tabs>
    </w:pPr>
    <w:rPr>
      <w:rFonts w:ascii="Courier" w:hAnsi="Courier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rsid w:val="0029639D"/>
    <w:rPr>
      <w:rFonts w:ascii="Courier" w:hAnsi="Courier"/>
      <w:sz w:val="20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FC693F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FC693F"/>
    <w:rPr>
      <w:i/>
      <w:iCs/>
      <w:color w:val="000000" w:themeColor="tex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C693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C693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C693F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C693F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C693F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Strong">
    <w:name w:val="Strong"/>
    <w:basedOn w:val="DefaultParagraphFont"/>
    <w:uiPriority w:val="22"/>
    <w:qFormat/>
    <w:rsid w:val="00FC693F"/>
    <w:rPr>
      <w:b/>
      <w:bCs/>
    </w:rPr>
  </w:style>
  <w:style w:type="character" w:styleId="Emphasis">
    <w:name w:val="Emphasis"/>
    <w:basedOn w:val="DefaultParagraphFont"/>
    <w:uiPriority w:val="20"/>
    <w:qFormat/>
    <w:rsid w:val="00FC693F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C693F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C693F"/>
    <w:rPr>
      <w:b/>
      <w:bCs/>
      <w:i/>
      <w:iCs/>
      <w:color w:val="4F81BD" w:themeColor="accent1"/>
    </w:rPr>
  </w:style>
  <w:style w:type="character" w:styleId="SubtleEmphasis">
    <w:name w:val="Subtle Emphasis"/>
    <w:basedOn w:val="DefaultParagraphFont"/>
    <w:uiPriority w:val="19"/>
    <w:qFormat/>
    <w:rsid w:val="00FC693F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FC693F"/>
    <w:rPr>
      <w:b/>
      <w:bCs/>
      <w:i/>
      <w:iCs/>
      <w:color w:val="4F81BD" w:themeColor="accent1"/>
    </w:rPr>
  </w:style>
  <w:style w:type="character" w:styleId="SubtleReference">
    <w:name w:val="Subtle Reference"/>
    <w:basedOn w:val="DefaultParagraphFont"/>
    <w:uiPriority w:val="31"/>
    <w:qFormat/>
    <w:rsid w:val="00FC693F"/>
    <w:rPr>
      <w:smallCaps/>
      <w:color w:val="C0504D" w:themeColor="accent2"/>
      <w:u w:val="single"/>
    </w:rPr>
  </w:style>
  <w:style w:type="character" w:styleId="IntenseReference">
    <w:name w:val="Intense Reference"/>
    <w:basedOn w:val="DefaultParagraphFont"/>
    <w:uiPriority w:val="32"/>
    <w:qFormat/>
    <w:rsid w:val="00FC693F"/>
    <w:rPr>
      <w:b/>
      <w:bCs/>
      <w:smallCaps/>
      <w:color w:val="C0504D" w:themeColor="accent2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FC693F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C693F"/>
    <w:pPr>
      <w:outlineLvl w:val="9"/>
    </w:pPr>
  </w:style>
  <w:style w:type="table" w:styleId="TableGrid">
    <w:name w:val="Table Grid"/>
    <w:basedOn w:val="TableNormal"/>
    <w:uiPriority w:val="59"/>
    <w:rsid w:val="00FC693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FC693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FC693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2">
    <w:name w:val="Light Shading Accent 2"/>
    <w:basedOn w:val="TableNormal"/>
    <w:uiPriority w:val="60"/>
    <w:rsid w:val="00FC693F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ghtShading-Accent3">
    <w:name w:val="Light Shading Accent 3"/>
    <w:basedOn w:val="TableNormal"/>
    <w:uiPriority w:val="60"/>
    <w:rsid w:val="00FC693F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LightShading-Accent4">
    <w:name w:val="Light Shading Accent 4"/>
    <w:basedOn w:val="TableNormal"/>
    <w:uiPriority w:val="60"/>
    <w:rsid w:val="00FC693F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LightShading-Accent5">
    <w:name w:val="Light Shading Accent 5"/>
    <w:basedOn w:val="TableNormal"/>
    <w:uiPriority w:val="60"/>
    <w:rsid w:val="00FC693F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LightShading-Accent6">
    <w:name w:val="Light Shading Accent 6"/>
    <w:basedOn w:val="TableNormal"/>
    <w:uiPriority w:val="60"/>
    <w:rsid w:val="00FC693F"/>
    <w:pPr>
      <w:spacing w:after="0" w:line="240" w:lineRule="auto"/>
    </w:pPr>
    <w:rPr>
      <w:color w:val="E36C0A" w:themeColor="accent6" w:themeShade="BF"/>
    </w:rPr>
    <w:tblPr>
      <w:tblStyleRowBandSize w:val="1"/>
      <w:tblStyleColBandSize w:val="1"/>
      <w:tblInd w:w="0" w:type="dxa"/>
      <w:tblBorders>
        <w:top w:val="single" w:sz="8" w:space="0" w:color="F79646" w:themeColor="accent6"/>
        <w:bottom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table" w:styleId="LightList">
    <w:name w:val="Light List"/>
    <w:basedOn w:val="TableNormal"/>
    <w:uiPriority w:val="61"/>
    <w:rsid w:val="00FC693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ableNormal"/>
    <w:uiPriority w:val="61"/>
    <w:rsid w:val="00FC693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LightList-Accent2">
    <w:name w:val="Light List Accent 2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LightList-Accent3">
    <w:name w:val="Light List Accent 3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LightList-Accent4">
    <w:name w:val="Light List Accent 4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styleId="LightList-Accent5">
    <w:name w:val="Light List Accent 5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LightList-Accent6">
    <w:name w:val="Light List Accent 6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LightGrid">
    <w:name w:val="Light Grid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Grid-Accent1">
    <w:name w:val="Light Grid Accent 1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LightGrid-Accent2">
    <w:name w:val="Light Grid Accent 2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styleId="LightGrid-Accent3">
    <w:name w:val="Light Grid Accent 3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table" w:styleId="LightGrid-Accent4">
    <w:name w:val="Light Grid Accent 4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LightGrid-Accent5">
    <w:name w:val="Light Grid Accent 5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LightGrid-Accent6">
    <w:name w:val="Light Grid Accent 6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MediumShading1">
    <w:name w:val="Medium Shading 1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2">
    <w:name w:val="Medium Shading 1 Accent 2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3">
    <w:name w:val="Medium Shading 1 Accent 3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4">
    <w:name w:val="Medium Shading 1 Accent 4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5">
    <w:name w:val="Medium Shading 1 Accent 5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6">
    <w:name w:val="Medium Shading 1 Accent 6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">
    <w:name w:val="Medium Shading 2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1">
    <w:name w:val="Medium Shading 2 Accent 1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2">
    <w:name w:val="Medium Shading 2 Accent 2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3">
    <w:name w:val="Medium Shading 2 Accent 3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4">
    <w:name w:val="Medium Shading 2 Accent 4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5">
    <w:name w:val="Medium Shading 2 Accent 5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6">
    <w:name w:val="Medium Shading 2 Accent 6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List1">
    <w:name w:val="Medium List 1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List1-Accent1">
    <w:name w:val="Medium List 1 Accent 1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ediumList1-Accent2">
    <w:name w:val="Medium List 1 Accent 2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MediumList1-Accent3">
    <w:name w:val="Medium List 1 Accent 3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MediumList1-Accent4">
    <w:name w:val="Medium List 1 Accent 4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MediumList1-Accent5">
    <w:name w:val="Medium List 1 Accent 5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MediumList1-Accent6">
    <w:name w:val="Medium List 1 Accent 6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bottom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MediumList2">
    <w:name w:val="Medium List 2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1">
    <w:name w:val="Medium List 2 Accent 1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2">
    <w:name w:val="Medium List 2 Accent 2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C0504D" w:themeColor="accent2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0504D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3">
    <w:name w:val="Medium List 2 Accent 3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9BBB59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4">
    <w:name w:val="Medium List 2 Accent 4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8064A2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5">
    <w:name w:val="Medium List 2 Accent 5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BACC6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BACC6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2EAF1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6">
    <w:name w:val="Medium List 2 Accent 6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79646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79646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Grid1">
    <w:name w:val="Medium Grid 1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Grid1-Accent1">
    <w:name w:val="Medium Grid 1 Accent 1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MediumGrid1-Accent2">
    <w:name w:val="Medium Grid 1 Accent 2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  <w:insideV w:val="single" w:sz="8" w:space="0" w:color="CF7B79" w:themeColor="accent2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F7B79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MediumGrid1-Accent3">
    <w:name w:val="Medium Grid 1 Accent 3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  <w:insideV w:val="single" w:sz="8" w:space="0" w:color="B3CC82" w:themeColor="accent3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MediumGrid1-Accent4">
    <w:name w:val="Medium Grid 1 Accent 4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  <w:insideV w:val="single" w:sz="8" w:space="0" w:color="9F8AB9" w:themeColor="accent4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8AB9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MediumGrid1-Accent5">
    <w:name w:val="Medium Grid 1 Accent 5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MediumGrid1-Accent6">
    <w:name w:val="Medium Grid 1 Accent 6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  <w:insideV w:val="single" w:sz="8" w:space="0" w:color="F9B074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4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MediumGrid2">
    <w:name w:val="Medium Grid 2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1">
    <w:name w:val="Medium Grid 2 Accent 1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2">
    <w:name w:val="Medium Grid 2 Accent 2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8EDED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 w:themeFill="accent2" w:themeFillTint="33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tcBorders>
          <w:insideH w:val="single" w:sz="6" w:space="0" w:color="C0504D" w:themeColor="accent2"/>
          <w:insideV w:val="single" w:sz="6" w:space="0" w:color="C0504D" w:themeColor="accent2"/>
        </w:tcBorders>
        <w:shd w:val="clear" w:color="auto" w:fill="DFA7A6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3">
    <w:name w:val="Medium Grid 2 Accent 3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4">
    <w:name w:val="Medium Grid 2 Accent 4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2EFF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 w:themeFill="accent4" w:themeFillTint="33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tcBorders>
          <w:insideH w:val="single" w:sz="6" w:space="0" w:color="8064A2" w:themeColor="accent4"/>
          <w:insideV w:val="single" w:sz="6" w:space="0" w:color="8064A2" w:themeColor="accent4"/>
        </w:tcBorders>
        <w:shd w:val="clear" w:color="auto" w:fill="BFB1D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5">
    <w:name w:val="Medium Grid 2 Accent 5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DF6F9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 w:themeFill="accent5" w:themeFillTint="33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tcBorders>
          <w:insideH w:val="single" w:sz="6" w:space="0" w:color="4BACC6" w:themeColor="accent5"/>
          <w:insideV w:val="single" w:sz="6" w:space="0" w:color="4BACC6" w:themeColor="accent5"/>
        </w:tcBorders>
        <w:shd w:val="clear" w:color="auto" w:fill="A5D5E2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6">
    <w:name w:val="Medium Grid 2 Accent 6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4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EF4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 w:themeFill="accent6" w:themeFillTint="33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tcBorders>
          <w:insideH w:val="single" w:sz="6" w:space="0" w:color="F79646" w:themeColor="accent6"/>
          <w:insideV w:val="single" w:sz="6" w:space="0" w:color="F79646" w:themeColor="accent6"/>
        </w:tcBorders>
        <w:shd w:val="clear" w:color="auto" w:fill="FBCAA2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3">
    <w:name w:val="Medium Grid 3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3-Accent1">
    <w:name w:val="Medium Grid 3 Accent 1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MediumGrid3-Accent2">
    <w:name w:val="Medium Grid 3 Accent 2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MediumGrid3-Accent3">
    <w:name w:val="Medium Grid 3 Accent 3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DDDAC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DDDAC" w:themeFill="accent3" w:themeFillTint="7F"/>
      </w:tcPr>
    </w:tblStylePr>
  </w:style>
  <w:style w:type="table" w:styleId="MediumGrid3-Accent4">
    <w:name w:val="Medium Grid 3 Accent 4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MediumGrid3-Accent5">
    <w:name w:val="Medium Grid 3 Accent 5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table" w:styleId="MediumGrid3-Accent6">
    <w:name w:val="Medium Grid 3 Accent 6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table" w:styleId="DarkList">
    <w:name w:val="Dark List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DarkList-Accent1">
    <w:name w:val="Dark List Accent 1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table" w:styleId="DarkList-Accent2">
    <w:name w:val="Dark List Accent 2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622423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943634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</w:style>
  <w:style w:type="table" w:styleId="DarkList-Accent3">
    <w:name w:val="Dark List Accent 3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E6128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6923C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</w:style>
  <w:style w:type="table" w:styleId="DarkList-Accent4">
    <w:name w:val="Dark List Accent 4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DarkList-Accent5">
    <w:name w:val="Dark List Accent 5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05867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1849B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</w:style>
  <w:style w:type="table" w:styleId="DarkList-Accent6">
    <w:name w:val="Dark List Accent 6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styleId="ColorfulShading">
    <w:name w:val="Colorful Shading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1">
    <w:name w:val="Colorful Shading Accent 1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2">
    <w:name w:val="Colorful Shading Accent 2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8EDED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72C2A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72C2A" w:themeColor="accent2" w:themeShade="99"/>
          <w:insideV w:val="nil"/>
        </w:tcBorders>
        <w:shd w:val="clear" w:color="auto" w:fill="772C2A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 w:themeFill="accent2" w:themeFillShade="99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DFA7A6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3">
    <w:name w:val="Colorful Shading Accent 3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8064A2" w:themeColor="accent4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5F8EE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E7530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E7530" w:themeColor="accent3" w:themeShade="99"/>
          <w:insideV w:val="nil"/>
        </w:tcBorders>
        <w:shd w:val="clear" w:color="auto" w:fill="5E7530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 w:themeFill="accent3" w:themeFillShade="99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Shading-Accent4">
    <w:name w:val="Colorful Shading Accent 4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9BBB59" w:themeColor="accent3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EFF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C3B62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C3B62" w:themeColor="accent4" w:themeShade="99"/>
          <w:insideV w:val="nil"/>
        </w:tcBorders>
        <w:shd w:val="clear" w:color="auto" w:fill="4C3B62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 w:themeFill="accent4" w:themeFillShade="99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BFB1D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5">
    <w:name w:val="Colorful Shading Accent 5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6">
    <w:name w:val="Colorful Shading Accent 6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4BACC6" w:themeColor="accent5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EF4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65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65608" w:themeColor="accent6" w:themeShade="99"/>
          <w:insideV w:val="nil"/>
        </w:tcBorders>
        <w:shd w:val="clear" w:color="auto" w:fill="B65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 w:themeFill="accent6" w:themeFillShade="99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CAA2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List">
    <w:name w:val="Colorful List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List-Accent1">
    <w:name w:val="Colorful List Accent 1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ColorfulList-Accent2">
    <w:name w:val="Colorful List Accent 2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ColorfulList-Accent3">
    <w:name w:val="Colorful List Accent 3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ColorfulList-Accent4">
    <w:name w:val="Colorful List Accent 4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EFF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7E9C40" w:themeFill="accent3" w:themeFillShade="CC"/>
      </w:tcPr>
    </w:tblStylePr>
    <w:tblStylePr w:type="lastRow">
      <w:rPr>
        <w:b/>
        <w:bCs/>
        <w:color w:val="7E9C40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ColorfulList-Accent5">
    <w:name w:val="Colorful List Accent 5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ColorfulList-Accent6">
    <w:name w:val="Colorful List Accent 6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ColorfulGrid">
    <w:name w:val="Colorful Grid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Grid-Accent1">
    <w:name w:val="Colorful Grid Accent 1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ColorfulGrid-Accent2">
    <w:name w:val="Colorful Grid Accent 2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ColorfulGrid-Accent3">
    <w:name w:val="Colorful Grid Accent 3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AF1DD" w:themeFill="accent3" w:themeFillTint="33"/>
    </w:tcPr>
    <w:tblStylePr w:type="firstRow">
      <w:rPr>
        <w:b/>
        <w:bCs/>
      </w:rPr>
      <w:tblPr/>
      <w:tcPr>
        <w:shd w:val="clear" w:color="auto" w:fill="D6E3BC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6E3BC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Grid-Accent4">
    <w:name w:val="Colorful Grid Accent 4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ColorfulGrid-Accent5">
    <w:name w:val="Colorful Grid Accent 5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ColorfulGrid-Accent6">
    <w:name w:val="Colorful Grid Accent 6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'1.0' encoding='UTF-8' standalone='yes'?>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'1.0' encoding='UTF-8' standalone='yes'?>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F278816-EC6F-A645-907D-7F25AECB1D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0</Words>
  <Characters>0</Characters>
  <Application>Microsoft Macintosh Word</Application>
  <DocSecurity>0</DocSecurity>
  <Lines>0</Lines>
  <Paragraphs>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0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 Comprehensive Test Document: **Features** and *Examples*</dc:title>
  <dc:subject/>
  <dc:creator>python-docx</dc:creator>
  <cp:keywords/>
  <dc:description>generated by python-docx</dc:description>
  <cp:lastModifiedBy/>
  <cp:revision>1</cp:revision>
  <dcterms:created xsi:type="dcterms:W3CDTF">2013-12-23T23:15:00Z</dcterms:created>
  <dcterms:modified xsi:type="dcterms:W3CDTF">2013-12-23T23:15:00Z</dcterms:modified>
  <cp:category/>
</cp:coreProperties>
</file>